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374227FB"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r w:rsidR="00420ED0">
        <w:fldChar w:fldCharType="begin"/>
      </w:r>
      <w:r w:rsidR="00420ED0">
        <w:instrText xml:space="preserve"> DOCPROPERTY  "Landing Page"  \* MERGEFORMAT </w:instrText>
      </w:r>
      <w:r w:rsidR="00420ED0">
        <w:fldChar w:fldCharType="separate"/>
      </w:r>
      <w:r w:rsidR="00EF1787">
        <w:t>http://www.nist.gov/el/msid/baselinetailor.cfm</w:t>
      </w:r>
      <w:r w:rsidR="00420ED0">
        <w:fldChar w:fldCharType="end"/>
      </w:r>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4409B160"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r w:rsidR="00420ED0">
        <w:fldChar w:fldCharType="begin"/>
      </w:r>
      <w:r w:rsidR="00420ED0">
        <w:instrText xml:space="preserve"> DOCPROPERTY  CSR</w:instrText>
      </w:r>
      <w:r w:rsidR="00420ED0">
        <w:instrText xml:space="preserve">C  \* MERGEFORMAT </w:instrText>
      </w:r>
      <w:r w:rsidR="00420ED0">
        <w:fldChar w:fldCharType="separate"/>
      </w:r>
      <w:r w:rsidR="00C85CD6">
        <w:t>http://csrc.nist.gov</w:t>
      </w:r>
      <w:r w:rsidR="00420ED0">
        <w:fldChar w:fldCharType="end"/>
      </w:r>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420ED0">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420ED0">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420ED0">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420ED0">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420ED0">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420ED0">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420ED0">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420ED0">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420ED0">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420ED0">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420ED0">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420ED0">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420ED0">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420ED0">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420ED0">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420ED0">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420ED0">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420ED0">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420ED0">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420ED0">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420ED0">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420ED0">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420ED0">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64CD8462" w14:textId="596F0306"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CB18CC">
        <w:t xml:space="preserve">can </w:t>
      </w:r>
      <w:r w:rsidR="00522318">
        <w:t xml:space="preserve">help </w:t>
      </w:r>
      <w:r w:rsidR="00CB18CC">
        <w:t>users interested in:</w:t>
      </w:r>
    </w:p>
    <w:p w14:paraId="56663E36" w14:textId="2DBA22B6" w:rsidR="00CB18CC" w:rsidRDefault="00CB18CC" w:rsidP="00CB18CC">
      <w:pPr>
        <w:pStyle w:val="ListParagraph"/>
        <w:numPr>
          <w:ilvl w:val="0"/>
          <w:numId w:val="21"/>
        </w:numPr>
      </w:pPr>
      <w:r>
        <w:t>Developing a Cybersecurity Framework Profile.</w:t>
      </w:r>
    </w:p>
    <w:p w14:paraId="0963A063" w14:textId="6EE91992"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p>
    <w:p w14:paraId="37885B4C" w14:textId="12A3536E" w:rsidR="00E94D9C" w:rsidRDefault="00CB18CC" w:rsidP="000414F0">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p>
    <w:p w14:paraId="6B9035FA" w14:textId="1FA10858"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lastRenderedPageBreak/>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D694E1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lastRenderedPageBreak/>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3EEEB3A1"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w:t>
      </w:r>
      <w:r w:rsidR="00D53A1F">
        <w:t>an example</w:t>
      </w:r>
      <w:r>
        <w:t xml:space="preserve"> demonstrating how Baseline Tailor makes it easier to use the Framework Core, NIST SP 800-53 database and NIST SP 800-82 overlay </w:t>
      </w:r>
      <w:r w:rsidR="007F3984">
        <w:t>together.</w:t>
      </w:r>
    </w:p>
    <w:p w14:paraId="3EE54702" w14:textId="0F3CC9FB"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2A1D4C85" w14:textId="166065E1"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B133EB0" w:rsidR="00C860A5" w:rsidRDefault="00C860A5" w:rsidP="00C860A5">
      <w:pPr>
        <w:pStyle w:val="ListParagraph"/>
        <w:numPr>
          <w:ilvl w:val="0"/>
          <w:numId w:val="13"/>
        </w:numPr>
      </w:pPr>
      <w:r>
        <w:t xml:space="preserve">The </w:t>
      </w:r>
      <w:r w:rsidRPr="008D2001">
        <w:rPr>
          <w:i/>
        </w:rPr>
        <w:t>Framework for Improving Critical Infrastructure Cybersecurity</w:t>
      </w:r>
      <w:r w:rsidR="00BA41D7">
        <w:rPr>
          <w:i/>
        </w:rPr>
        <w:t>.</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0CA0D863" w14:textId="70A911E9"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BA41D7">
        <w:rPr>
          <w:i/>
        </w:rPr>
        <w:t>.</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r w:rsidR="00420ED0">
        <w:fldChar w:fldCharType="begin"/>
      </w:r>
      <w:r w:rsidR="00420ED0">
        <w:instrText xml:space="preserve"> DOCPROPERTY  CSRC  \* MERGEFORMAT </w:instrText>
      </w:r>
      <w:r w:rsidR="00420ED0">
        <w:fldChar w:fldCharType="separate"/>
      </w:r>
      <w:r w:rsidR="00C85CD6">
        <w:t>http://csrc.nist.gov</w:t>
      </w:r>
      <w:r w:rsidR="00420ED0">
        <w:fldChar w:fldCharType="end"/>
      </w:r>
      <w:r w:rsidR="00C5532A">
        <w:t>).</w:t>
      </w:r>
      <w:r w:rsidR="008D2001">
        <w:t xml:space="preserve"> </w:t>
      </w:r>
    </w:p>
    <w:p w14:paraId="746C9743" w14:textId="072F4F34" w:rsidR="00B218FE" w:rsidRDefault="007E6684" w:rsidP="0054108D">
      <w:r>
        <w:t xml:space="preserve">Users may run </w:t>
      </w:r>
      <w:r w:rsidR="00D21D04">
        <w:t xml:space="preserve">Baseline Tailor online at </w:t>
      </w:r>
      <w:r w:rsidR="00420ED0">
        <w:fldChar w:fldCharType="begin"/>
      </w:r>
      <w:r w:rsidR="00420ED0">
        <w:instrText xml:space="preserve"> DOCPROPERTY  BT  \* MERGEFORMAT </w:instrText>
      </w:r>
      <w:r w:rsidR="00420ED0">
        <w:fldChar w:fldCharType="separate"/>
      </w:r>
      <w:r w:rsidR="00C85CD6">
        <w:t>https://pages.nist.gov/sctools/bt.xml</w:t>
      </w:r>
      <w:r w:rsidR="00420ED0">
        <w:fldChar w:fldCharType="end"/>
      </w:r>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r w:rsidR="00420ED0">
        <w:fldChar w:fldCharType="begin"/>
      </w:r>
      <w:r w:rsidR="00420ED0">
        <w:instrText xml:space="preserve"> DOCPROPERTY  "Landing Page"  \* MERGEFORMAT </w:instrText>
      </w:r>
      <w:r w:rsidR="00420ED0">
        <w:fldChar w:fldCharType="separate"/>
      </w:r>
      <w:r w:rsidR="00507392">
        <w:t>http://www.nist.gov/el/msid/baselinetailor.cfm</w:t>
      </w:r>
      <w:r w:rsidR="00420ED0">
        <w:fldChar w:fldCharType="end"/>
      </w:r>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r w:rsidR="00420ED0">
        <w:fldChar w:fldCharType="begin"/>
      </w:r>
      <w:r w:rsidR="00420ED0">
        <w:instrText xml:space="preserve"> DOCPROPERTY  "Source Code"  \* MERGEFORMAT </w:instrText>
      </w:r>
      <w:r w:rsidR="00420ED0">
        <w:fldChar w:fldCharType="separate"/>
      </w:r>
      <w:r w:rsidR="00C85CD6">
        <w:t>https://github.com/usnistgov/sctools</w:t>
      </w:r>
      <w:r w:rsidR="00420ED0">
        <w:fldChar w:fldCharType="end"/>
      </w:r>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2" w:name="_Ref443905127"/>
      <w:bookmarkStart w:id="13" w:name="_Toc447091825"/>
      <w:r w:rsidRPr="006E3A98">
        <w:t xml:space="preserve">Figure </w:t>
      </w:r>
      <w:fldSimple w:instr=" SEQ Figure \* ARABIC ">
        <w:r w:rsidR="005E49D3" w:rsidRPr="006E3A98">
          <w:t>1</w:t>
        </w:r>
      </w:fldSimple>
      <w:bookmarkEnd w:id="12"/>
      <w:r w:rsidRPr="006E3A98">
        <w:t>. Preferences pushbutton above user interface tabs.</w:t>
      </w:r>
      <w:bookmarkEnd w:id="13"/>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the Identification and Authentication control family. IA-3 pertains to identifying and </w:t>
      </w:r>
      <w:r>
        <w:lastRenderedPageBreak/>
        <w:t>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Toc447097802"/>
      <w:bookmarkStart w:id="18" w:name="_Ref428958089"/>
      <w:r w:rsidRPr="008C33D6">
        <w:t>Cybersecurity Framework Browser</w:t>
      </w:r>
      <w:bookmarkEnd w:id="16"/>
      <w:bookmarkEnd w:id="1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77777777" w:rsidR="008C3C7C" w:rsidRPr="003905B2" w:rsidRDefault="008C3C7C" w:rsidP="008C3C7C">
      <w:r>
        <w:t xml:space="preserve">Below the description of subcategory PR.AC-1 is an “Add to profile” pushbutton the user can click on to add PR.AC-1 to the current Framework Profile. If PR.AC-1 had already been added, the pushbutton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4779D7E8" w14:textId="456DA4BB"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Clicking the pushbutton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8"/>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29" w:name="_Ref428890189"/>
      <w:bookmarkStart w:id="30" w:name="_Toc447091831"/>
      <w:r>
        <w:lastRenderedPageBreak/>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0EBBE494" w14:textId="77777777" w:rsidR="00934067" w:rsidRDefault="00934067" w:rsidP="00934067">
      <w:bookmarkStart w:id="37" w:name="_Ref444011456"/>
      <w:bookmarkStart w:id="38" w:name="_Toc447097804"/>
      <w:r>
        <w:lastRenderedPageBreak/>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0</w:t>
      </w:r>
      <w:r>
        <w:fldChar w:fldCharType="end"/>
      </w:r>
      <w:r>
        <w:t xml:space="preserve"> shows how the copy-pasted result might look. The Baseline Tailor distribution includes XML schemas (discussed in Section </w:t>
      </w:r>
      <w:r>
        <w:fldChar w:fldCharType="begin"/>
      </w:r>
      <w:r>
        <w:instrText xml:space="preserve"> REF _Ref436666397 \r \h </w:instrText>
      </w:r>
      <w:r>
        <w:fldChar w:fldCharType="separate"/>
      </w:r>
      <w:r>
        <w:t>4</w:t>
      </w:r>
      <w:r>
        <w:fldChar w:fldCharType="end"/>
      </w:r>
      <w:r>
        <w:t>) for use with third-party XML authoring tools.</w:t>
      </w:r>
    </w:p>
    <w:p w14:paraId="63BA550B" w14:textId="77777777" w:rsidR="00790E6E" w:rsidRPr="00934067" w:rsidRDefault="00790E6E" w:rsidP="00934067">
      <w:pPr>
        <w:pStyle w:val="Heading2"/>
      </w:pPr>
      <w:r w:rsidRPr="00934067">
        <w:t>Cross References</w:t>
      </w:r>
      <w:bookmarkEnd w:id="37"/>
      <w:bookmarkEnd w:id="38"/>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Toc447097805"/>
      <w:bookmarkStart w:id="45" w:name="_Ref431562777"/>
      <w:r>
        <w:lastRenderedPageBreak/>
        <w:t>Framework Profile</w:t>
      </w:r>
      <w:bookmarkEnd w:id="43"/>
      <w:bookmarkEnd w:id="44"/>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4F6F132C" w:rsidR="008D04F0" w:rsidRDefault="008D04F0" w:rsidP="008D04F0">
      <w:r>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Toc447097806"/>
      <w:bookmarkStart w:id="50" w:name="_Ref431395618"/>
      <w:bookmarkStart w:id="51" w:name="_Ref436666397"/>
      <w:bookmarkEnd w:id="45"/>
      <w:r>
        <w:lastRenderedPageBreak/>
        <w:t>Bringing it A</w:t>
      </w:r>
      <w:r w:rsidR="00FC535E">
        <w:t>ll Together</w:t>
      </w:r>
      <w:bookmarkEnd w:id="48"/>
      <w:bookmarkEnd w:id="49"/>
    </w:p>
    <w:p w14:paraId="488AF6E5" w14:textId="75687FD4"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w:t>
      </w:r>
      <w:r w:rsidR="00121E1C">
        <w:t>three of the four</w:t>
      </w:r>
      <w:r w:rsidR="009202DE">
        <w:t xml:space="preserve"> Baseline Tailor usage scenarios</w:t>
      </w:r>
      <w:r w:rsidR="00121E1C">
        <w:t xml:space="preserve"> mentioned at the beginning of Section </w:t>
      </w:r>
      <w:r w:rsidR="00121E1C">
        <w:fldChar w:fldCharType="begin"/>
      </w:r>
      <w:r w:rsidR="00121E1C">
        <w:instrText xml:space="preserve"> REF _Ref444166060 \r \h </w:instrText>
      </w:r>
      <w:r w:rsidR="00121E1C">
        <w:fldChar w:fldCharType="separate"/>
      </w:r>
      <w:r w:rsidR="00121E1C">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B55C64">
        <w:t>use for Baseline Tail</w:t>
      </w:r>
      <w:r w:rsidR="009B566B">
        <w:t>or</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2" w:name="_Ref445194199"/>
      <w:bookmarkStart w:id="53" w:name="_Toc447091838"/>
      <w:r>
        <w:t xml:space="preserve">Figure </w:t>
      </w:r>
      <w:fldSimple w:instr=" SEQ Figure \* ARABIC ">
        <w:r w:rsidR="005E49D3">
          <w:rPr>
            <w:noProof/>
          </w:rPr>
          <w:t>14</w:t>
        </w:r>
      </w:fldSimple>
      <w:bookmarkEnd w:id="52"/>
      <w:r>
        <w:t>. Control families referenced by PR.AC subcategories.</w:t>
      </w:r>
      <w:bookmarkEnd w:id="53"/>
    </w:p>
    <w:p w14:paraId="48AD2C72" w14:textId="77777777" w:rsidR="00F649F0" w:rsidRDefault="00132A73" w:rsidP="00F649F0">
      <w:pPr>
        <w:keepNext/>
      </w:pPr>
      <w:r>
        <w:rPr>
          <w:noProof/>
        </w:rPr>
        <w:lastRenderedPageBreak/>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4" w:name="_Ref445219615"/>
      <w:bookmarkStart w:id="55" w:name="_Toc447091839"/>
      <w:r>
        <w:t xml:space="preserve">Figure </w:t>
      </w:r>
      <w:fldSimple w:instr=" SEQ Figure \* ARABIC ">
        <w:r w:rsidR="005E49D3">
          <w:rPr>
            <w:noProof/>
          </w:rPr>
          <w:t>15</w:t>
        </w:r>
      </w:fldSimple>
      <w:bookmarkEnd w:id="54"/>
      <w:r>
        <w:t>. Controls belonging to Access Control family that are referenced by PR.AC subcategories.</w:t>
      </w:r>
      <w:bookmarkEnd w:id="55"/>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6" w:name="_Ref445287740"/>
      <w:bookmarkStart w:id="57" w:name="_Toc447091840"/>
      <w:r>
        <w:t xml:space="preserve">Figure </w:t>
      </w:r>
      <w:fldSimple w:instr=" SEQ Figure \* ARABIC ">
        <w:r w:rsidR="005E49D3">
          <w:rPr>
            <w:noProof/>
          </w:rPr>
          <w:t>16</w:t>
        </w:r>
      </w:fldSimple>
      <w:bookmarkEnd w:id="56"/>
      <w:r>
        <w:t xml:space="preserve">. </w:t>
      </w:r>
      <w:r w:rsidRPr="00C04B34">
        <w:t xml:space="preserve">Security control </w:t>
      </w:r>
      <w:r>
        <w:t>AC-2</w:t>
      </w:r>
      <w:r w:rsidRPr="00C04B34">
        <w:t>.</w:t>
      </w:r>
      <w:bookmarkEnd w:id="57"/>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8" w:name="_Ref445375598"/>
      <w:bookmarkStart w:id="59" w:name="_Toc447091841"/>
      <w:r>
        <w:t xml:space="preserve">Figure </w:t>
      </w:r>
      <w:fldSimple w:instr=" SEQ Figure \* ARABIC ">
        <w:r w:rsidR="005E49D3">
          <w:rPr>
            <w:noProof/>
          </w:rPr>
          <w:t>17</w:t>
        </w:r>
      </w:fldSimple>
      <w:bookmarkEnd w:id="58"/>
      <w:r>
        <w:t>. NIST SP 800-53 database: AC-2 summary.</w:t>
      </w:r>
      <w:bookmarkEnd w:id="59"/>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0" w:name="_Ref445377537"/>
      <w:bookmarkStart w:id="61" w:name="_Toc447091842"/>
      <w:r>
        <w:t xml:space="preserve">Figure </w:t>
      </w:r>
      <w:fldSimple w:instr=" SEQ Figure \* ARABIC ">
        <w:r w:rsidR="005E49D3">
          <w:rPr>
            <w:noProof/>
          </w:rPr>
          <w:t>18</w:t>
        </w:r>
      </w:fldSimple>
      <w:bookmarkEnd w:id="60"/>
      <w:r>
        <w:t>. NIST SP 800-53 database: AC-2 description.</w:t>
      </w:r>
      <w:bookmarkEnd w:id="61"/>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2" w:name="_Ref445391630"/>
      <w:bookmarkStart w:id="63" w:name="_Toc447091843"/>
      <w:r>
        <w:t xml:space="preserve">Figure </w:t>
      </w:r>
      <w:fldSimple w:instr=" SEQ Figure \* ARABIC ">
        <w:r w:rsidR="005E49D3">
          <w:rPr>
            <w:noProof/>
          </w:rPr>
          <w:t>19</w:t>
        </w:r>
      </w:fldSimple>
      <w:bookmarkEnd w:id="62"/>
      <w:r>
        <w:t>. NIST SP 800-82 ICS Overlay definition: AC-2.</w:t>
      </w:r>
      <w:bookmarkEnd w:id="63"/>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4" w:name="_Ref445460118"/>
      <w:bookmarkStart w:id="65" w:name="_Toc447097807"/>
      <w:r>
        <w:t>XML Formats</w:t>
      </w:r>
      <w:bookmarkEnd w:id="64"/>
      <w:bookmarkEnd w:id="65"/>
    </w:p>
    <w:p w14:paraId="1A5B8A04" w14:textId="085E43B3"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sidR="00031CBE">
        <w:t>.</w:t>
      </w:r>
      <w:r>
        <w:rPr>
          <w:rStyle w:val="FootnoteReference"/>
        </w:rPr>
        <w:footnoteReference w:id="5"/>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0"/>
    <w:bookmarkEnd w:id="51"/>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12BEAD6C" w:rsidR="00CD2097" w:rsidRDefault="00CD2097" w:rsidP="00DC4A93">
      <w:r>
        <w:t xml:space="preserve">Links to the aforementioned XML resources, including annotated schemas for validation, are available at </w:t>
      </w:r>
      <w:r w:rsidR="00420ED0">
        <w:fldChar w:fldCharType="begin"/>
      </w:r>
      <w:r w:rsidR="00420ED0">
        <w:instrText xml:space="preserve"> DOCPROPERTY  "Source Code"  \* MERGEFORMAT </w:instrText>
      </w:r>
      <w:r w:rsidR="00420ED0">
        <w:fldChar w:fldCharType="separate"/>
      </w:r>
      <w:r w:rsidR="00A95C0D">
        <w:t>https://github.com/usnistgov/sctools</w:t>
      </w:r>
      <w:r w:rsidR="00420ED0">
        <w:fldChar w:fldCharType="end"/>
      </w:r>
      <w:r w:rsidR="00CF682C">
        <w:t>.</w:t>
      </w:r>
    </w:p>
    <w:p w14:paraId="02B0A930" w14:textId="02DAB7D6" w:rsidR="00D81386" w:rsidRDefault="00D81386" w:rsidP="00D81386">
      <w:pPr>
        <w:pStyle w:val="Heading1"/>
      </w:pPr>
      <w:bookmarkStart w:id="66" w:name="_Toc447097808"/>
      <w:bookmarkStart w:id="67" w:name="_Ref447287929"/>
      <w:r>
        <w:lastRenderedPageBreak/>
        <w:t>Concluding Remarks</w:t>
      </w:r>
      <w:bookmarkEnd w:id="66"/>
      <w:bookmarkEnd w:id="67"/>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7335AAC0"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A556FB">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r w:rsidR="00420ED0">
        <w:fldChar w:fldCharType="begin"/>
      </w:r>
      <w:r w:rsidR="00420ED0">
        <w:instrText xml:space="preserve"> DOCPROPERTY  "Source Code"  \* MERGEFORMAT </w:instrText>
      </w:r>
      <w:r w:rsidR="00420ED0">
        <w:fldChar w:fldCharType="separate"/>
      </w:r>
      <w:r w:rsidR="0071008F">
        <w:t>https://github.com/usnistgov/sctools</w:t>
      </w:r>
      <w:r w:rsidR="00420ED0">
        <w:fldChar w:fldCharType="end"/>
      </w:r>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6"/>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7777777" w:rsidR="004A09BF" w:rsidRDefault="004A09BF" w:rsidP="004A09BF">
      <w:bookmarkStart w:id="68" w:name="_Toc447097809"/>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r w:rsidR="00420ED0">
        <w:fldChar w:fldCharType="begin"/>
      </w:r>
      <w:r w:rsidR="00420ED0">
        <w:instrText xml:space="preserve"> DOCPROPERTY  "Source Code"  \* MERGEFORMAT </w:instrText>
      </w:r>
      <w:r w:rsidR="00420ED0">
        <w:fldChar w:fldCharType="separate"/>
      </w:r>
      <w:r>
        <w:t>https://github.com/usnistgov/sctools</w:t>
      </w:r>
      <w:r w:rsidR="00420ED0">
        <w:fldChar w:fldCharType="end"/>
      </w:r>
      <w:r>
        <w:t xml:space="preserve">. For questions about the code, or about Baseline Tailor in general, please email the point of contact listed on the Baseline Tailor information page at </w:t>
      </w:r>
      <w:r w:rsidR="00420ED0">
        <w:fldChar w:fldCharType="begin"/>
      </w:r>
      <w:r w:rsidR="00420ED0">
        <w:instrText xml:space="preserve"> DOCPROPERTY  "La</w:instrText>
      </w:r>
      <w:r w:rsidR="00420ED0">
        <w:instrText xml:space="preserve">nding Page"  \* MERGEFORMAT </w:instrText>
      </w:r>
      <w:r w:rsidR="00420ED0">
        <w:fldChar w:fldCharType="separate"/>
      </w:r>
      <w:r>
        <w:t>http://www.nist.gov/el/msid/baselinetailor.cfm</w:t>
      </w:r>
      <w:r w:rsidR="00420ED0">
        <w:fldChar w:fldCharType="end"/>
      </w:r>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r>
        <w:lastRenderedPageBreak/>
        <w:t>References</w:t>
      </w:r>
      <w:bookmarkEnd w:id="68"/>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bookmarkStart w:id="69" w:name="_GoBack"/>
      <w:bookmarkEnd w:id="69"/>
    </w:p>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0150B8" w14:textId="77777777" w:rsidR="00420ED0" w:rsidRDefault="00420ED0" w:rsidP="007B0E77">
      <w:pPr>
        <w:spacing w:after="0" w:line="240" w:lineRule="auto"/>
      </w:pPr>
      <w:r>
        <w:separator/>
      </w:r>
    </w:p>
  </w:endnote>
  <w:endnote w:type="continuationSeparator" w:id="0">
    <w:p w14:paraId="2E160CD8" w14:textId="77777777" w:rsidR="00420ED0" w:rsidRDefault="00420ED0"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601179F" w:rsidR="007F096D" w:rsidRDefault="007F096D">
        <w:pPr>
          <w:pStyle w:val="Footer"/>
          <w:jc w:val="center"/>
        </w:pPr>
        <w:r>
          <w:fldChar w:fldCharType="begin"/>
        </w:r>
        <w:r>
          <w:instrText xml:space="preserve"> PAGE   \* MERGEFORMAT </w:instrText>
        </w:r>
        <w:r>
          <w:fldChar w:fldCharType="separate"/>
        </w:r>
        <w:r w:rsidR="00782877">
          <w:rPr>
            <w:noProof/>
          </w:rPr>
          <w:t>17</w:t>
        </w:r>
        <w:r>
          <w:rPr>
            <w:noProof/>
          </w:rPr>
          <w:fldChar w:fldCharType="end"/>
        </w:r>
      </w:p>
    </w:sdtContent>
  </w:sdt>
  <w:p w14:paraId="710DE91C" w14:textId="77777777" w:rsidR="007F096D" w:rsidRDefault="007F0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915CF" w14:textId="77777777" w:rsidR="00420ED0" w:rsidRDefault="00420ED0" w:rsidP="007B0E77">
      <w:pPr>
        <w:spacing w:after="0" w:line="240" w:lineRule="auto"/>
      </w:pPr>
      <w:r>
        <w:separator/>
      </w:r>
    </w:p>
  </w:footnote>
  <w:footnote w:type="continuationSeparator" w:id="0">
    <w:p w14:paraId="08F90F8E" w14:textId="77777777" w:rsidR="00420ED0" w:rsidRDefault="00420ED0" w:rsidP="007B0E77">
      <w:pPr>
        <w:spacing w:after="0" w:line="240" w:lineRule="auto"/>
      </w:pPr>
      <w:r>
        <w:continuationSeparator/>
      </w:r>
    </w:p>
  </w:footnote>
  <w:footnote w:id="1">
    <w:p w14:paraId="47013DB6" w14:textId="41F89C9D" w:rsidR="007F096D" w:rsidRDefault="007F096D">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7F096D" w:rsidRDefault="007F096D">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7F096D" w:rsidRDefault="007F096D">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7F096D" w:rsidRDefault="007F096D"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7F096D" w:rsidRDefault="007F096D"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6">
    <w:p w14:paraId="455BE35C" w14:textId="7C744D9C" w:rsidR="001A0B29" w:rsidRDefault="001A0B29">
      <w:pPr>
        <w:pStyle w:val="FootnoteText"/>
      </w:pPr>
      <w:r>
        <w:rPr>
          <w:rStyle w:val="FootnoteReference"/>
        </w:rPr>
        <w:footnoteRef/>
      </w:r>
      <w:r>
        <w:t xml:space="preserve"> NIST received </w:t>
      </w:r>
      <w:r w:rsidR="00A74B6A">
        <w:t>numerous</w:t>
      </w:r>
      <w:r>
        <w:t xml:space="preserve"> comments </w:t>
      </w:r>
      <w:r>
        <w:fldChar w:fldCharType="begin"/>
      </w:r>
      <w:r w:rsidR="00B148E4">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00B148E4" w:rsidRPr="00B148E4">
        <w:t>[11]</w:t>
      </w:r>
      <w:r>
        <w:fldChar w:fldCharType="end"/>
      </w:r>
      <w:r>
        <w:t xml:space="preserve"> in response to a Request for Information (RFI) </w:t>
      </w:r>
      <w:r>
        <w:fldChar w:fldCharType="begin"/>
      </w:r>
      <w:r w:rsidR="00B148E4">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00B148E4"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6"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1"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8"/>
  </w:num>
  <w:num w:numId="4">
    <w:abstractNumId w:val="12"/>
  </w:num>
  <w:num w:numId="5">
    <w:abstractNumId w:val="15"/>
  </w:num>
  <w:num w:numId="6">
    <w:abstractNumId w:val="19"/>
  </w:num>
  <w:num w:numId="7">
    <w:abstractNumId w:val="13"/>
  </w:num>
  <w:num w:numId="8">
    <w:abstractNumId w:val="4"/>
  </w:num>
  <w:num w:numId="9">
    <w:abstractNumId w:val="6"/>
  </w:num>
  <w:num w:numId="10">
    <w:abstractNumId w:val="20"/>
  </w:num>
  <w:num w:numId="11">
    <w:abstractNumId w:val="3"/>
  </w:num>
  <w:num w:numId="12">
    <w:abstractNumId w:val="17"/>
  </w:num>
  <w:num w:numId="13">
    <w:abstractNumId w:val="2"/>
  </w:num>
  <w:num w:numId="14">
    <w:abstractNumId w:val="7"/>
  </w:num>
  <w:num w:numId="15">
    <w:abstractNumId w:val="0"/>
  </w:num>
  <w:num w:numId="16">
    <w:abstractNumId w:val="16"/>
  </w:num>
  <w:num w:numId="17">
    <w:abstractNumId w:val="11"/>
  </w:num>
  <w:num w:numId="18">
    <w:abstractNumId w:val="21"/>
  </w:num>
  <w:num w:numId="19">
    <w:abstractNumId w:val="14"/>
  </w:num>
  <w:num w:numId="20">
    <w:abstractNumId w:val="5"/>
  </w:num>
  <w:num w:numId="21">
    <w:abstractNumId w:val="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25C4"/>
    <w:rsid w:val="000D31AB"/>
    <w:rsid w:val="000E0370"/>
    <w:rsid w:val="000E40F8"/>
    <w:rsid w:val="000E7D24"/>
    <w:rsid w:val="000F2898"/>
    <w:rsid w:val="000F63AA"/>
    <w:rsid w:val="00100664"/>
    <w:rsid w:val="001008AE"/>
    <w:rsid w:val="00101AEB"/>
    <w:rsid w:val="001027C5"/>
    <w:rsid w:val="00103076"/>
    <w:rsid w:val="00103F68"/>
    <w:rsid w:val="00106ADD"/>
    <w:rsid w:val="00121E1C"/>
    <w:rsid w:val="001226E5"/>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F31"/>
    <w:rsid w:val="0027254A"/>
    <w:rsid w:val="002735E3"/>
    <w:rsid w:val="00281EDF"/>
    <w:rsid w:val="00293E00"/>
    <w:rsid w:val="00295D4B"/>
    <w:rsid w:val="00296225"/>
    <w:rsid w:val="002A00D4"/>
    <w:rsid w:val="002A3F16"/>
    <w:rsid w:val="002A7F43"/>
    <w:rsid w:val="002B34B9"/>
    <w:rsid w:val="002B65D9"/>
    <w:rsid w:val="002C1394"/>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6ADA"/>
    <w:rsid w:val="004571FA"/>
    <w:rsid w:val="00466E15"/>
    <w:rsid w:val="0048232B"/>
    <w:rsid w:val="00494539"/>
    <w:rsid w:val="00494736"/>
    <w:rsid w:val="00497E15"/>
    <w:rsid w:val="004A09BF"/>
    <w:rsid w:val="004A09DD"/>
    <w:rsid w:val="004A577F"/>
    <w:rsid w:val="004A71A8"/>
    <w:rsid w:val="004B1A75"/>
    <w:rsid w:val="004B2AB1"/>
    <w:rsid w:val="004B38F4"/>
    <w:rsid w:val="004B6641"/>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4108D"/>
    <w:rsid w:val="005441DD"/>
    <w:rsid w:val="0054793B"/>
    <w:rsid w:val="00551D87"/>
    <w:rsid w:val="005552E5"/>
    <w:rsid w:val="00555E03"/>
    <w:rsid w:val="00562ACB"/>
    <w:rsid w:val="00566161"/>
    <w:rsid w:val="00570ABA"/>
    <w:rsid w:val="005754AC"/>
    <w:rsid w:val="00591574"/>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49D3"/>
    <w:rsid w:val="005E5B38"/>
    <w:rsid w:val="005E77A1"/>
    <w:rsid w:val="005F35A7"/>
    <w:rsid w:val="005F7754"/>
    <w:rsid w:val="00601D91"/>
    <w:rsid w:val="006066FD"/>
    <w:rsid w:val="0060765D"/>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C069F"/>
    <w:rsid w:val="006C0D72"/>
    <w:rsid w:val="006C59BE"/>
    <w:rsid w:val="006D1DC9"/>
    <w:rsid w:val="006E0754"/>
    <w:rsid w:val="006E3A98"/>
    <w:rsid w:val="006F0DF4"/>
    <w:rsid w:val="006F0F77"/>
    <w:rsid w:val="006F1DB9"/>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C3C7C"/>
    <w:rsid w:val="008C6945"/>
    <w:rsid w:val="008D04F0"/>
    <w:rsid w:val="008D09CB"/>
    <w:rsid w:val="008D102D"/>
    <w:rsid w:val="008D2001"/>
    <w:rsid w:val="008E0C2C"/>
    <w:rsid w:val="008E64AA"/>
    <w:rsid w:val="008F4916"/>
    <w:rsid w:val="008F770A"/>
    <w:rsid w:val="00910E65"/>
    <w:rsid w:val="009202DE"/>
    <w:rsid w:val="009205CC"/>
    <w:rsid w:val="0092705E"/>
    <w:rsid w:val="00931411"/>
    <w:rsid w:val="00934067"/>
    <w:rsid w:val="009411DB"/>
    <w:rsid w:val="00947A8A"/>
    <w:rsid w:val="00957B0C"/>
    <w:rsid w:val="0096230E"/>
    <w:rsid w:val="0096516E"/>
    <w:rsid w:val="00966F63"/>
    <w:rsid w:val="0096751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40AE"/>
    <w:rsid w:val="00A3533B"/>
    <w:rsid w:val="00A35ABD"/>
    <w:rsid w:val="00A36A1D"/>
    <w:rsid w:val="00A41E70"/>
    <w:rsid w:val="00A42405"/>
    <w:rsid w:val="00A51361"/>
    <w:rsid w:val="00A52649"/>
    <w:rsid w:val="00A556FB"/>
    <w:rsid w:val="00A56437"/>
    <w:rsid w:val="00A57BA3"/>
    <w:rsid w:val="00A63677"/>
    <w:rsid w:val="00A71FA3"/>
    <w:rsid w:val="00A73B48"/>
    <w:rsid w:val="00A74B6A"/>
    <w:rsid w:val="00A7616F"/>
    <w:rsid w:val="00A762B6"/>
    <w:rsid w:val="00A836B7"/>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DF5C22"/>
    <w:rsid w:val="00E07A0B"/>
    <w:rsid w:val="00E07DE0"/>
    <w:rsid w:val="00E10870"/>
    <w:rsid w:val="00E160ED"/>
    <w:rsid w:val="00E23F32"/>
    <w:rsid w:val="00E23FE9"/>
    <w:rsid w:val="00E241B7"/>
    <w:rsid w:val="00E24704"/>
    <w:rsid w:val="00E264E5"/>
    <w:rsid w:val="00E35F29"/>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1D71DF-D131-407D-8725-604AC78E5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8</TotalTime>
  <Pages>22</Pages>
  <Words>8390</Words>
  <Characters>4782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6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20</cp:revision>
  <cp:lastPrinted>2016-03-11T19:40:00Z</cp:lastPrinted>
  <dcterms:created xsi:type="dcterms:W3CDTF">2015-08-21T13:32:00Z</dcterms:created>
  <dcterms:modified xsi:type="dcterms:W3CDTF">2016-04-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